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E3DC2A" w14:textId="0ED41369" w:rsidR="00822852" w:rsidRPr="008A57BB" w:rsidRDefault="005D15B6">
      <w:pPr>
        <w:rPr>
          <w:b/>
          <w:bCs/>
          <w:noProof/>
        </w:rPr>
      </w:pPr>
      <w:r w:rsidRPr="008A57BB">
        <w:rPr>
          <w:b/>
          <w:bCs/>
          <w:noProof/>
        </w:rPr>
        <w:t>Cui et al., Frontiers Physiology MS ID #</w:t>
      </w:r>
      <w:r w:rsidRPr="008A57BB">
        <w:rPr>
          <w:rFonts w:eastAsia="Times New Roman"/>
          <w:b/>
          <w:bCs/>
          <w:lang w:val="en"/>
        </w:rPr>
        <w:t>652513</w:t>
      </w:r>
      <w:r w:rsidRPr="008A57BB">
        <w:rPr>
          <w:rFonts w:eastAsia="Times New Roman"/>
          <w:b/>
          <w:bCs/>
          <w:lang w:val="en"/>
        </w:rPr>
        <w:tab/>
      </w:r>
      <w:r w:rsidRPr="008A57BB">
        <w:rPr>
          <w:rFonts w:eastAsia="Times New Roman"/>
          <w:b/>
          <w:bCs/>
          <w:lang w:val="en"/>
        </w:rPr>
        <w:tab/>
        <w:t>Supplemental Figures and Legends, with Refs.</w:t>
      </w:r>
    </w:p>
    <w:p w14:paraId="0413C915" w14:textId="77777777" w:rsidR="00822852" w:rsidRPr="008A57BB" w:rsidRDefault="00822852">
      <w:pPr>
        <w:rPr>
          <w:noProof/>
        </w:rPr>
      </w:pPr>
    </w:p>
    <w:p w14:paraId="0FD1252A" w14:textId="639D171E" w:rsidR="00822852" w:rsidRPr="008A57BB" w:rsidRDefault="005716A5">
      <w:pPr>
        <w:rPr>
          <w:noProof/>
        </w:rPr>
      </w:pPr>
      <w:r w:rsidRPr="008A57BB">
        <w:rPr>
          <w:noProof/>
        </w:rPr>
        <w:drawing>
          <wp:inline distT="0" distB="0" distL="0" distR="0" wp14:anchorId="1C2458F3" wp14:editId="604D1FB0">
            <wp:extent cx="4638866" cy="153191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0108" cy="1532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E91A63" w14:textId="77777777" w:rsidR="00046513" w:rsidRPr="008A57BB" w:rsidRDefault="00046513">
      <w:pPr>
        <w:rPr>
          <w:rFonts w:ascii="Times New Roman" w:hAnsi="Times New Roman" w:cs="Times New Roman"/>
          <w:b/>
          <w:sz w:val="24"/>
          <w:szCs w:val="24"/>
        </w:rPr>
      </w:pPr>
    </w:p>
    <w:p w14:paraId="68E8FDA4" w14:textId="0DD01E60" w:rsidR="006B1763" w:rsidRPr="008A57BB" w:rsidRDefault="00521726" w:rsidP="006B1763">
      <w:pPr>
        <w:rPr>
          <w:rFonts w:ascii="Times New Roman" w:hAnsi="Times New Roman" w:cs="Times New Roman"/>
          <w:bCs/>
          <w:sz w:val="24"/>
          <w:szCs w:val="24"/>
        </w:rPr>
      </w:pPr>
      <w:r w:rsidRPr="008A57BB">
        <w:rPr>
          <w:rFonts w:ascii="Times New Roman" w:hAnsi="Times New Roman" w:cs="Times New Roman"/>
          <w:b/>
          <w:sz w:val="24"/>
          <w:szCs w:val="24"/>
        </w:rPr>
        <w:t xml:space="preserve">Supplementary Figure 1.  </w:t>
      </w:r>
      <w:r w:rsidR="006B1763" w:rsidRPr="008A57BB">
        <w:rPr>
          <w:rFonts w:ascii="Times New Roman" w:hAnsi="Times New Roman" w:cs="Times New Roman"/>
          <w:bCs/>
          <w:sz w:val="24"/>
          <w:szCs w:val="24"/>
        </w:rPr>
        <w:t>Representative short circuit current traces for WT- (</w:t>
      </w:r>
      <w:r w:rsidR="009D7722" w:rsidRPr="008A57BB">
        <w:rPr>
          <w:rFonts w:ascii="Times New Roman" w:hAnsi="Times New Roman" w:cs="Times New Roman"/>
          <w:bCs/>
          <w:sz w:val="24"/>
          <w:szCs w:val="24"/>
        </w:rPr>
        <w:t>A</w:t>
      </w:r>
      <w:r w:rsidR="006B1763" w:rsidRPr="008A57BB">
        <w:rPr>
          <w:rFonts w:ascii="Times New Roman" w:hAnsi="Times New Roman" w:cs="Times New Roman"/>
          <w:bCs/>
          <w:sz w:val="24"/>
          <w:szCs w:val="24"/>
        </w:rPr>
        <w:t>) and P67L-CFTR (</w:t>
      </w:r>
      <w:r w:rsidR="009D7722" w:rsidRPr="008A57BB">
        <w:rPr>
          <w:rFonts w:ascii="Times New Roman" w:hAnsi="Times New Roman" w:cs="Times New Roman"/>
          <w:bCs/>
          <w:sz w:val="24"/>
          <w:szCs w:val="24"/>
        </w:rPr>
        <w:t>B</w:t>
      </w:r>
      <w:r w:rsidR="006B1763" w:rsidRPr="008A57BB">
        <w:rPr>
          <w:rFonts w:ascii="Times New Roman" w:hAnsi="Times New Roman" w:cs="Times New Roman"/>
          <w:bCs/>
          <w:sz w:val="24"/>
          <w:szCs w:val="24"/>
        </w:rPr>
        <w:t>) activated with various concentrations of FSK after pre-treatment with 5 U/ml cholesterol oxidase at 37°C for 1 hour. FSK concentration are labeled as follows: a = 1 nM; b = 11 nM; c = 111 nM; d = 1 µM; e = 11 µM; f = 36 µM; and g = 71 µM. Currents were inhibited by 10 µM INH172 at the end of the experiment.</w:t>
      </w:r>
      <w:r w:rsidR="001A485A" w:rsidRPr="008A57B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F2AEC" w:rsidRPr="008A57BB">
        <w:rPr>
          <w:rFonts w:ascii="Times New Roman" w:hAnsi="Times New Roman" w:cs="Times New Roman"/>
          <w:bCs/>
          <w:sz w:val="24"/>
          <w:szCs w:val="24"/>
        </w:rPr>
        <w:t xml:space="preserve">Both FSK and INH172 were added in the apical side of </w:t>
      </w:r>
      <w:r w:rsidR="002D62E0" w:rsidRPr="008A57BB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7F2AEC" w:rsidRPr="008A57BB">
        <w:rPr>
          <w:rFonts w:ascii="Times New Roman" w:hAnsi="Times New Roman" w:cs="Times New Roman"/>
          <w:bCs/>
          <w:sz w:val="24"/>
          <w:szCs w:val="24"/>
        </w:rPr>
        <w:t>Ussing chamber.</w:t>
      </w:r>
    </w:p>
    <w:p w14:paraId="32DF0238" w14:textId="0B87703A" w:rsidR="00046513" w:rsidRPr="008A57BB" w:rsidRDefault="00046513">
      <w:pPr>
        <w:rPr>
          <w:rFonts w:ascii="Times New Roman" w:hAnsi="Times New Roman" w:cs="Times New Roman"/>
          <w:b/>
          <w:sz w:val="24"/>
          <w:szCs w:val="24"/>
        </w:rPr>
      </w:pPr>
    </w:p>
    <w:p w14:paraId="0DDA9112" w14:textId="77777777" w:rsidR="00046513" w:rsidRPr="008A57BB" w:rsidRDefault="00046513">
      <w:pPr>
        <w:rPr>
          <w:rFonts w:ascii="Times New Roman" w:hAnsi="Times New Roman" w:cs="Times New Roman"/>
          <w:b/>
          <w:sz w:val="24"/>
          <w:szCs w:val="24"/>
        </w:rPr>
      </w:pPr>
      <w:r w:rsidRPr="008A57BB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D765D75" w14:textId="77777777" w:rsidR="00822852" w:rsidRPr="008A57BB" w:rsidRDefault="00822852">
      <w:pPr>
        <w:rPr>
          <w:noProof/>
        </w:rPr>
      </w:pPr>
    </w:p>
    <w:p w14:paraId="25DC56BA" w14:textId="67408FF1" w:rsidR="0090532F" w:rsidRPr="008A57BB" w:rsidRDefault="0077698C">
      <w:r w:rsidRPr="008A57BB">
        <w:rPr>
          <w:noProof/>
        </w:rPr>
        <w:drawing>
          <wp:inline distT="0" distB="0" distL="0" distR="0" wp14:anchorId="42E75D37" wp14:editId="1F4EE7A9">
            <wp:extent cx="3106270" cy="386231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8531" cy="38775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2DB85C" w14:textId="435288A9" w:rsidR="0090532F" w:rsidRPr="008A57BB" w:rsidRDefault="0090532F"/>
    <w:p w14:paraId="7652413F" w14:textId="1D8FEA4B" w:rsidR="00F60264" w:rsidRPr="008A57BB" w:rsidRDefault="0090532F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8A57BB">
        <w:rPr>
          <w:rFonts w:ascii="Times New Roman" w:hAnsi="Times New Roman" w:cs="Times New Roman"/>
          <w:b/>
          <w:sz w:val="24"/>
          <w:szCs w:val="24"/>
        </w:rPr>
        <w:t>Supplementa</w:t>
      </w:r>
      <w:r w:rsidR="003708F5" w:rsidRPr="008A57BB">
        <w:rPr>
          <w:rFonts w:ascii="Times New Roman" w:hAnsi="Times New Roman" w:cs="Times New Roman"/>
          <w:b/>
          <w:sz w:val="24"/>
          <w:szCs w:val="24"/>
        </w:rPr>
        <w:t>ry</w:t>
      </w:r>
      <w:r w:rsidRPr="008A57B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A68EB" w:rsidRPr="008A57BB">
        <w:rPr>
          <w:rFonts w:ascii="Times New Roman" w:hAnsi="Times New Roman" w:cs="Times New Roman"/>
          <w:b/>
          <w:sz w:val="24"/>
          <w:szCs w:val="24"/>
        </w:rPr>
        <w:t>F</w:t>
      </w:r>
      <w:r w:rsidRPr="008A57BB">
        <w:rPr>
          <w:rFonts w:ascii="Times New Roman" w:hAnsi="Times New Roman" w:cs="Times New Roman"/>
          <w:b/>
          <w:sz w:val="24"/>
          <w:szCs w:val="24"/>
        </w:rPr>
        <w:t xml:space="preserve">igure </w:t>
      </w:r>
      <w:r w:rsidR="00822852" w:rsidRPr="008A57BB">
        <w:rPr>
          <w:rFonts w:ascii="Times New Roman" w:hAnsi="Times New Roman" w:cs="Times New Roman"/>
          <w:b/>
          <w:sz w:val="24"/>
          <w:szCs w:val="24"/>
        </w:rPr>
        <w:t>2</w:t>
      </w:r>
      <w:r w:rsidR="00866FE7" w:rsidRPr="008A57BB">
        <w:rPr>
          <w:rFonts w:ascii="Times New Roman" w:hAnsi="Times New Roman" w:cs="Times New Roman"/>
          <w:b/>
          <w:sz w:val="24"/>
          <w:szCs w:val="24"/>
        </w:rPr>
        <w:t>.</w:t>
      </w:r>
      <w:r w:rsidRPr="008A57B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A68EB" w:rsidRPr="008A57B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A57BB">
        <w:rPr>
          <w:rFonts w:ascii="Times New Roman" w:hAnsi="Times New Roman" w:cs="Times New Roman"/>
          <w:bCs/>
          <w:sz w:val="24"/>
          <w:szCs w:val="24"/>
        </w:rPr>
        <w:t>WT-</w:t>
      </w:r>
      <w:r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CFTR </w:t>
      </w:r>
      <w:r w:rsidR="00017C56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expressed in </w:t>
      </w:r>
      <w:r w:rsidR="00017C56" w:rsidRPr="008A57BB">
        <w:rPr>
          <w:rFonts w:ascii="Times New Roman" w:hAnsi="Times New Roman" w:cs="Times New Roman"/>
          <w:bCs/>
          <w:i/>
          <w:iCs/>
          <w:sz w:val="24"/>
          <w:szCs w:val="24"/>
          <w:shd w:val="clear" w:color="auto" w:fill="FFFFFF"/>
        </w:rPr>
        <w:t>Xenopus</w:t>
      </w:r>
      <w:r w:rsidR="00017C56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oocytes </w:t>
      </w:r>
      <w:r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reacted to GlyH-101 differently </w:t>
      </w:r>
      <w:r w:rsidR="000A68EB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without (</w:t>
      </w:r>
      <w:r w:rsidR="008171A6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control</w:t>
      </w:r>
      <w:r w:rsidR="000A68EB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,</w:t>
      </w:r>
      <w:r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A) </w:t>
      </w:r>
      <w:r w:rsidR="000A68EB" w:rsidRPr="008A57BB">
        <w:rPr>
          <w:rFonts w:ascii="Times New Roman" w:hAnsi="Times New Roman" w:cs="Times New Roman"/>
          <w:bCs/>
          <w:i/>
          <w:sz w:val="24"/>
          <w:szCs w:val="24"/>
          <w:shd w:val="clear" w:color="auto" w:fill="FFFFFF"/>
        </w:rPr>
        <w:t>vs.</w:t>
      </w:r>
      <w:r w:rsidR="000A68EB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following </w:t>
      </w:r>
      <w:r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MβCD</w:t>
      </w:r>
      <w:r w:rsidR="008171A6"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treatment</w:t>
      </w:r>
      <w:r w:rsidRPr="008A57BB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(B).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presentative whole oocyte two-electrode voltage clamp (TEVC) current traces were recorded at </w:t>
      </w:r>
      <w:proofErr w:type="spellStart"/>
      <w:r w:rsidRPr="008A57BB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>V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  <w:vertAlign w:val="subscript"/>
        </w:rPr>
        <w:t>m</w:t>
      </w:r>
      <w:proofErr w:type="spellEnd"/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 = −60 mV in ND96 solution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8171A6" w:rsidRPr="008A57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A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8171A6" w:rsidRPr="008A57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B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dWk8L0F1dGhvcj48WWVhcj4yMDE5PC9ZZWFyPjxSZWNO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</w:fldData>
        </w:fldChar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dWk8L0F1dGhvcj48WWVhcj4yMDE5PC9ZZWFyPjxSZWNO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</w:fldData>
        </w:fldChar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30390D" w:rsidRPr="008A57BB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1, 2)</w:t>
      </w:r>
      <w:r w:rsidR="0030390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CFTR channels were activated by stimulation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with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0 µM fo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r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kolin (FSK). 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fter activation to steady state, oocytes were exposed to 5 </w:t>
      </w:r>
      <w:proofErr w:type="spellStart"/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μM</w:t>
      </w:r>
      <w:proofErr w:type="spellEnd"/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GlyH-101 in the continuing presence of 10 µM </w:t>
      </w:r>
      <w:r w:rsidR="001D2AC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FSK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8171A6" w:rsidRPr="008A57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A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C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ntrol. 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8171A6" w:rsidRPr="008A57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B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ocytes were pretreated with 20 mM MβCD for 3 hours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t 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om temperature. 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Pr="008A57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C</w:t>
      </w:r>
      <w:r w:rsidR="00BE5F3E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ose-response curves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for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GlyH-101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-mediated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inhibition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WT-CFTR were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hifted to left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in the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βCD pre-treatment group</w:t>
      </w:r>
      <w:r w:rsidR="008171A6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Both traces were 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it with the one site ligand binding equation 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in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Sigmaplot</w:t>
      </w:r>
      <w:proofErr w:type="spellEnd"/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</w:t>
      </w:r>
      <w:r w:rsidR="008B1D43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2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.3.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A68EB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Concentrations for h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alf</w:t>
      </w:r>
      <w:r w:rsidR="00F416D1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maximal inhibition</w:t>
      </w:r>
      <w:r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(IC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  <w:vertAlign w:val="subscript"/>
        </w:rPr>
        <w:t>50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are 1.5 µM for </w:t>
      </w:r>
      <w:r w:rsidR="0077698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MβCD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77698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pre-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reatment group) and 4.2 µM for </w:t>
      </w:r>
      <w:r w:rsidR="0077698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control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7698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(non-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treatment group</w:t>
      </w:r>
      <w:r w:rsidR="0077698C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CA51EF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>. n = 13 for control group; n = 9 for MβCD group.</w:t>
      </w:r>
      <w:r w:rsidR="008749E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**, </w:t>
      </w:r>
      <w:r w:rsidR="008749ED" w:rsidRPr="008A57BB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</w:t>
      </w:r>
      <w:r w:rsidR="008749E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&lt; 0.01; ***, </w:t>
      </w:r>
      <w:r w:rsidR="008749ED" w:rsidRPr="008A57BB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</w:t>
      </w:r>
      <w:r w:rsidR="008749ED" w:rsidRPr="008A57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&lt; 0.001 compared to control.</w:t>
      </w:r>
    </w:p>
    <w:p w14:paraId="4787E697" w14:textId="77777777" w:rsidR="0030390D" w:rsidRPr="008A57BB" w:rsidRDefault="0030390D"/>
    <w:p w14:paraId="44582DA1" w14:textId="77777777" w:rsidR="0030390D" w:rsidRPr="008A57BB" w:rsidRDefault="0030390D" w:rsidP="0030390D">
      <w:pPr>
        <w:pStyle w:val="EndNoteBibliography"/>
        <w:spacing w:after="0"/>
        <w:ind w:left="720" w:hanging="720"/>
      </w:pPr>
      <w:r w:rsidRPr="008A57BB">
        <w:fldChar w:fldCharType="begin"/>
      </w:r>
      <w:r w:rsidRPr="008A57BB">
        <w:instrText xml:space="preserve"> ADDIN EN.REFLIST </w:instrText>
      </w:r>
      <w:r w:rsidRPr="008A57BB">
        <w:fldChar w:fldCharType="separate"/>
      </w:r>
      <w:r w:rsidRPr="008A57BB">
        <w:t>1.</w:t>
      </w:r>
      <w:r w:rsidRPr="008A57BB">
        <w:tab/>
        <w:t xml:space="preserve">Cui G, Hong J, Chung-Davidson YW, Infield D, Xu X, Li J, et al. An Ancient CFTR Ortholog Informs Molecular Evolution in ABC Transporters. </w:t>
      </w:r>
      <w:r w:rsidRPr="008A57BB">
        <w:rPr>
          <w:i/>
        </w:rPr>
        <w:t>Dev Cell.</w:t>
      </w:r>
      <w:r w:rsidRPr="008A57BB">
        <w:t xml:space="preserve"> 2019;51(4):421-30 e3.</w:t>
      </w:r>
    </w:p>
    <w:p w14:paraId="588CF5AF" w14:textId="77777777" w:rsidR="0030390D" w:rsidRPr="008A57BB" w:rsidRDefault="0030390D" w:rsidP="0030390D">
      <w:pPr>
        <w:pStyle w:val="EndNoteBibliography"/>
        <w:ind w:left="720" w:hanging="720"/>
      </w:pPr>
      <w:r w:rsidRPr="008A57BB">
        <w:t>2.</w:t>
      </w:r>
      <w:r w:rsidRPr="008A57BB">
        <w:tab/>
        <w:t xml:space="preserve">Cui G, and McCarty NA. Murine and human CFTR exhibit different sensitivities to CFTR potentiators. </w:t>
      </w:r>
      <w:r w:rsidRPr="008A57BB">
        <w:rPr>
          <w:i/>
        </w:rPr>
        <w:t>American journal of physiology Lung cellular and molecular physiology.</w:t>
      </w:r>
      <w:r w:rsidRPr="008A57BB">
        <w:t xml:space="preserve"> 2015;309(7):L687-99.</w:t>
      </w:r>
    </w:p>
    <w:p w14:paraId="1BF2D7D5" w14:textId="7C4C01FA" w:rsidR="0090532F" w:rsidRPr="008A57BB" w:rsidRDefault="0030390D">
      <w:r w:rsidRPr="008A57BB">
        <w:fldChar w:fldCharType="end"/>
      </w:r>
    </w:p>
    <w:sectPr w:rsidR="0090532F" w:rsidRPr="008A57B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p2ss5ze5252yewrfpv2zs1exr252dddxt2&quot;&gt;Riordan AND CFTR Copy-180802-Saved&lt;record-ids&gt;&lt;item&gt;1864&lt;/item&gt;&lt;item&gt;2341&lt;/item&gt;&lt;/record-ids&gt;&lt;/item&gt;&lt;/Libraries&gt;"/>
  </w:docVars>
  <w:rsids>
    <w:rsidRoot w:val="00FF7ADF"/>
    <w:rsid w:val="00017C56"/>
    <w:rsid w:val="00025B03"/>
    <w:rsid w:val="00044949"/>
    <w:rsid w:val="00046513"/>
    <w:rsid w:val="000A68EB"/>
    <w:rsid w:val="00161AB5"/>
    <w:rsid w:val="0018609D"/>
    <w:rsid w:val="001A485A"/>
    <w:rsid w:val="001D2696"/>
    <w:rsid w:val="001D2ACC"/>
    <w:rsid w:val="00237DED"/>
    <w:rsid w:val="002D62E0"/>
    <w:rsid w:val="0030390D"/>
    <w:rsid w:val="003708F5"/>
    <w:rsid w:val="003E32CE"/>
    <w:rsid w:val="0046195B"/>
    <w:rsid w:val="00521726"/>
    <w:rsid w:val="005716A5"/>
    <w:rsid w:val="005D15B6"/>
    <w:rsid w:val="006B1763"/>
    <w:rsid w:val="007031EC"/>
    <w:rsid w:val="0077698C"/>
    <w:rsid w:val="00785186"/>
    <w:rsid w:val="007A687D"/>
    <w:rsid w:val="007F2AEC"/>
    <w:rsid w:val="008171A6"/>
    <w:rsid w:val="00822852"/>
    <w:rsid w:val="00866FE7"/>
    <w:rsid w:val="008749ED"/>
    <w:rsid w:val="008A57BB"/>
    <w:rsid w:val="008B1D43"/>
    <w:rsid w:val="0090532F"/>
    <w:rsid w:val="009D7722"/>
    <w:rsid w:val="00BE37C3"/>
    <w:rsid w:val="00BE5F3E"/>
    <w:rsid w:val="00CA4E85"/>
    <w:rsid w:val="00CA51EF"/>
    <w:rsid w:val="00CB17CF"/>
    <w:rsid w:val="00D070E8"/>
    <w:rsid w:val="00F416D1"/>
    <w:rsid w:val="00F60264"/>
    <w:rsid w:val="00FF7A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94374B"/>
  <w15:chartTrackingRefBased/>
  <w15:docId w15:val="{2E34B7A0-7F69-4010-8FB9-89B38994DB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90532F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0A68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68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68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68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68E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68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8E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0390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0390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0390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390D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6B176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791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image" Target="media/image1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20370BEA094C94E9494AC97D8791101" ma:contentTypeVersion="10" ma:contentTypeDescription="Create a new document." ma:contentTypeScope="" ma:versionID="cb1d742f739738754e55a8148a4e1241">
  <xsd:schema xmlns:xsd="http://www.w3.org/2001/XMLSchema" xmlns:xs="http://www.w3.org/2001/XMLSchema" xmlns:p="http://schemas.microsoft.com/office/2006/metadata/properties" xmlns:ns3="ceb13508-17e2-4f1d-9985-96fc7ffb5215" targetNamespace="http://schemas.microsoft.com/office/2006/metadata/properties" ma:root="true" ma:fieldsID="0df91bb5d4123824e877007ca114cc36" ns3:_="">
    <xsd:import namespace="ceb13508-17e2-4f1d-9985-96fc7ffb521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eb13508-17e2-4f1d-9985-96fc7ffb521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8ABBA46-7584-4AA8-8034-7161DE1946F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6C8B793-B755-446E-8CB6-14F31A8888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eb13508-17e2-4f1d-9985-96fc7ffb521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C0F49CA-73FF-4B0C-8EC5-BCB7A0BD7D18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01</Words>
  <Characters>1721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2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, Guiying</dc:creator>
  <cp:keywords/>
  <dc:description/>
  <cp:lastModifiedBy>Sarah Wong</cp:lastModifiedBy>
  <cp:revision>3</cp:revision>
  <cp:lastPrinted>2020-04-05T18:13:00Z</cp:lastPrinted>
  <dcterms:created xsi:type="dcterms:W3CDTF">2021-03-25T20:19:00Z</dcterms:created>
  <dcterms:modified xsi:type="dcterms:W3CDTF">2021-04-23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20370BEA094C94E9494AC97D8791101</vt:lpwstr>
  </property>
</Properties>
</file>